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2830F7">
        <w:rPr>
          <w:rFonts w:ascii="cmr17" w:hAnsi="cmr17"/>
          <w:noProof/>
          <w:lang w:val="en-US"/>
        </w:rPr>
        <w:t>5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on Wright suggested was called "the 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4E5EBE" w:rsidRPr="004E5EBE" w:rsidRDefault="004E5EBE" w:rsidP="004E5EBE">
      <w:pPr>
        <w:ind w:firstLine="0"/>
        <w:rPr>
          <w:lang w:val="en-US"/>
        </w:rPr>
      </w:pPr>
      <w:bookmarkStart w:id="0" w:name="_GoBack"/>
      <w:bookmarkEnd w:id="0"/>
    </w:p>
    <w:sectPr w:rsidR="004E5EBE" w:rsidRPr="004E5EBE">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4EA3" w:rsidRDefault="00D64EA3">
      <w:pPr>
        <w:spacing w:line="240" w:lineRule="auto"/>
      </w:pPr>
      <w:r>
        <w:separator/>
      </w:r>
    </w:p>
  </w:endnote>
  <w:endnote w:type="continuationSeparator" w:id="0">
    <w:p w:rsidR="00D64EA3" w:rsidRDefault="00D64E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91184">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4EA3" w:rsidRDefault="00D64EA3">
      <w:pPr>
        <w:spacing w:line="240" w:lineRule="auto"/>
      </w:pPr>
      <w:r>
        <w:separator/>
      </w:r>
    </w:p>
  </w:footnote>
  <w:footnote w:type="continuationSeparator" w:id="0">
    <w:p w:rsidR="00D64EA3" w:rsidRDefault="00D64EA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200EDA"/>
    <w:rsid w:val="002473DC"/>
    <w:rsid w:val="002830F7"/>
    <w:rsid w:val="00291184"/>
    <w:rsid w:val="004E5EBE"/>
    <w:rsid w:val="00593A0A"/>
    <w:rsid w:val="006838FD"/>
    <w:rsid w:val="00A46AFF"/>
    <w:rsid w:val="00A8498D"/>
    <w:rsid w:val="00AD6356"/>
    <w:rsid w:val="00B24EE5"/>
    <w:rsid w:val="00C02FE0"/>
    <w:rsid w:val="00D64EA3"/>
    <w:rsid w:val="00E146D3"/>
    <w:rsid w:val="00E91107"/>
    <w:rsid w:val="00EF6D13"/>
    <w:rsid w:val="00F73FEE"/>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A5CB43-DF7A-4A44-8FFB-E5E6F1431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50</TotalTime>
  <Pages>2</Pages>
  <Words>2764</Words>
  <Characters>13820</Characters>
  <Application>Microsoft Office Word</Application>
  <DocSecurity>0</DocSecurity>
  <Lines>115</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0</cp:revision>
  <cp:lastPrinted>2001-05-04T18:36:00Z</cp:lastPrinted>
  <dcterms:created xsi:type="dcterms:W3CDTF">2013-04-05T12:49:00Z</dcterms:created>
  <dcterms:modified xsi:type="dcterms:W3CDTF">2013-04-0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